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B4FAEC" w14:textId="77777777" w:rsidR="00831200" w:rsidRPr="00E361F6" w:rsidRDefault="00831200" w:rsidP="00831200">
      <w:r w:rsidRPr="00E361F6">
        <w:t>Supplementary Material</w:t>
      </w:r>
    </w:p>
    <w:p w14:paraId="710AF9E9" w14:textId="77777777" w:rsidR="00831200" w:rsidRPr="00E361F6" w:rsidRDefault="00831200" w:rsidP="00831200">
      <w:r w:rsidRPr="00E361F6">
        <w:t>Appendix 1: List of Search Terms.</w:t>
      </w:r>
    </w:p>
    <w:tbl>
      <w:tblPr>
        <w:tblStyle w:val="TableGrid"/>
        <w:tblW w:w="14034" w:type="dxa"/>
        <w:tblInd w:w="-714" w:type="dxa"/>
        <w:tblLook w:val="04A0" w:firstRow="1" w:lastRow="0" w:firstColumn="1" w:lastColumn="0" w:noHBand="0" w:noVBand="1"/>
      </w:tblPr>
      <w:tblGrid>
        <w:gridCol w:w="1418"/>
        <w:gridCol w:w="6521"/>
        <w:gridCol w:w="6095"/>
      </w:tblGrid>
      <w:tr w:rsidR="00831200" w:rsidRPr="00E361F6" w14:paraId="2407DA7B" w14:textId="77777777" w:rsidTr="003D1B75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22591A" w14:textId="77777777" w:rsidR="00831200" w:rsidRPr="00E361F6" w:rsidRDefault="00831200" w:rsidP="003D1B75"/>
        </w:tc>
        <w:tc>
          <w:tcPr>
            <w:tcW w:w="6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C12538" w14:textId="77777777" w:rsidR="00831200" w:rsidRPr="00E361F6" w:rsidRDefault="00831200" w:rsidP="003D1B75">
            <w:r w:rsidRPr="00E361F6">
              <w:t>PubMed/Medline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BDA8F7" w14:textId="77777777" w:rsidR="00831200" w:rsidRPr="00E361F6" w:rsidRDefault="00831200" w:rsidP="003D1B75">
            <w:r w:rsidRPr="00E361F6">
              <w:t>Web of Science, EMBASE, PsycINFO, and CINAHL</w:t>
            </w:r>
          </w:p>
        </w:tc>
      </w:tr>
      <w:tr w:rsidR="00831200" w:rsidRPr="00E361F6" w14:paraId="0E67F649" w14:textId="77777777" w:rsidTr="003D1B75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5576DA" w14:textId="77777777" w:rsidR="00831200" w:rsidRPr="00E361F6" w:rsidRDefault="00831200" w:rsidP="003D1B75">
            <w:r w:rsidRPr="00E361F6">
              <w:t>Population</w:t>
            </w:r>
          </w:p>
        </w:tc>
        <w:tc>
          <w:tcPr>
            <w:tcW w:w="6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BD5EB0" w14:textId="77777777" w:rsidR="00831200" w:rsidRPr="00E361F6" w:rsidRDefault="00831200" w:rsidP="003D1B75">
            <w:r w:rsidRPr="00E361F6">
              <w:t>(Confinement OR Detain* OR Detention OR Imprison* OR Incarcerate* OR "Inmate" OR Jail OR "Juvenile detention" OR Offender OR Prison* OR "Prisons"[Mesh] OR YOI OR "Youth detention" OR Offend* OR "Young Offender Instil*" OR HMYOI OR "Correctional Facilities"[Mesh] OR "Correctional facilities" OR Gaol)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E66971" w14:textId="77777777" w:rsidR="00831200" w:rsidRPr="00E361F6" w:rsidRDefault="00831200" w:rsidP="003D1B75">
            <w:r w:rsidRPr="00E361F6">
              <w:t>(Confinement OR Detain* OR Correctional OR Detention OR HMYOI OR Imprison* OR Incarcerate* OR "Inmate" OR Jail OR Offend* OR Offender OR Prison* OR "Young Offender instil*" OR YOI "Correctional facilities" OR Gaol)</w:t>
            </w:r>
          </w:p>
        </w:tc>
      </w:tr>
      <w:tr w:rsidR="00831200" w:rsidRPr="00E361F6" w14:paraId="28C27B2B" w14:textId="77777777" w:rsidTr="003D1B75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600704" w14:textId="77777777" w:rsidR="00831200" w:rsidRPr="00E361F6" w:rsidRDefault="00831200" w:rsidP="003D1B75">
            <w:r w:rsidRPr="00E361F6">
              <w:t>Intervention</w:t>
            </w:r>
          </w:p>
        </w:tc>
        <w:tc>
          <w:tcPr>
            <w:tcW w:w="6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F9FCA6" w14:textId="77777777" w:rsidR="00831200" w:rsidRPr="00E361F6" w:rsidRDefault="00831200" w:rsidP="003D1B75">
            <w:r w:rsidRPr="00E361F6">
              <w:t>("Diet Change" OR "Dietary Change" OR "Diet therapy" OR "Diet Therapy"[Mesh] OR "Dietary intake" OR "Diet Intake" OR "Dietary Supplements" OR "Dietary Supplements"[Mesh] OR Menu OR "Mineral supplement*" OR "Multivitamin Supplement*" OR "Nutritional Support" OR "Nutrition Support" OR "Nutritional Support"[Mesh] OR "Nutrition Therapy" OR "Nutrition Therapy"[Mesh] OR "Vitamins"[Mesh] OR "Diet intervene*" OR "Dietary interven*" OR "Fatty acid" OR "Multivitamin Supplement*" OR "Vitamin-mineral supplement*" OR "Mineral supplement*" OR "Vitamin supplement*" OR "Diet supplement*" OR "Dietary supplement*" OR "Dietary Modification*" OR "Diet Modification*")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5E17C4" w14:textId="77777777" w:rsidR="00831200" w:rsidRPr="00E361F6" w:rsidRDefault="00831200" w:rsidP="003D1B75">
            <w:r w:rsidRPr="00E361F6">
              <w:t>("Diet Change" OR "Dietary Change" OR “Diet therapy” OR "Dietary intake" OR "Diet Intake" OR “Dietary Supplements” OR "Diet supplement*" OR Menu OR "Nutritional Support" OR "Nutrition Support" OR "Nutrition Therapy" OR "Nutritional Therapy" OR "Diet intervent*" OR “Dietary Interven*” OR "Diet Therap*" OR "Dietary Modification*" OR "Diet Modification*" OR “Fatty acid” OR "Multivitamin Supplement*" OR “Vitamin-mineral supplement*” OR “Mineral supplement*” OR “Vitamin supplement*” OR "Dietary supplement*")</w:t>
            </w:r>
          </w:p>
        </w:tc>
      </w:tr>
      <w:tr w:rsidR="00831200" w:rsidRPr="00E361F6" w14:paraId="27084A2C" w14:textId="77777777" w:rsidTr="003D1B75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FBE69B" w14:textId="77777777" w:rsidR="00831200" w:rsidRPr="00E361F6" w:rsidRDefault="00831200" w:rsidP="003D1B75">
            <w:r w:rsidRPr="00E361F6">
              <w:t>Outcomes</w:t>
            </w:r>
          </w:p>
        </w:tc>
        <w:tc>
          <w:tcPr>
            <w:tcW w:w="6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CA94D0" w14:textId="77777777" w:rsidR="00831200" w:rsidRPr="00E361F6" w:rsidRDefault="00831200" w:rsidP="003D1B75">
            <w:r w:rsidRPr="00E361F6">
              <w:t>(Aggres* OR Anxiety OR Antisocial OR Behavi* OR Depressi* OR "Depression"[Mesh] OR Emotional OR Happiness OR Mental OR "Mental Health" OR "Mental Health"[Mesh] OR "Self esteem" OR "Self-harm" OR "Self-Injurious Behavior"[Mesh] OR Suici* OR "Suicide Ideation" OR Welfare OR Well* OR Social OR "self-efficacy" OR "self-efficacy" OR "resilience" OR "empowerment" OR "social participation" OR "mental capital" OR Mental Disorders[Mesh] OR Mood)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BBB47F" w14:textId="77777777" w:rsidR="00831200" w:rsidRPr="00E361F6" w:rsidRDefault="00831200" w:rsidP="003D1B75">
            <w:r w:rsidRPr="00E361F6">
              <w:t>(Aggres* OR Anxiety OR Antisocial OR Behavi* OR Depressi* OR Emotional OR Happiness OR Mental OR "Mental Health" OR Social OR "Self-esteem" OR "Self-harm" OR Suicid* OR "Suicide Ideation" OR Welfare OR Well* OR Nonsuicidal OR Mood OR “self-efficacy” OR “self-efficacy” OR “resilience” OR “empowerment” OR "Depressive symptoms" OR “social participation”)</w:t>
            </w:r>
          </w:p>
        </w:tc>
      </w:tr>
      <w:tr w:rsidR="00831200" w:rsidRPr="00E361F6" w14:paraId="71AC2276" w14:textId="77777777" w:rsidTr="003D1B75"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125241" w14:textId="77777777" w:rsidR="00831200" w:rsidRPr="00E361F6" w:rsidRDefault="00831200" w:rsidP="003D1B75">
            <w:r w:rsidRPr="00E361F6">
              <w:t>Filter</w:t>
            </w:r>
          </w:p>
        </w:tc>
        <w:tc>
          <w:tcPr>
            <w:tcW w:w="65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EA3A0A" w14:textId="77777777" w:rsidR="00831200" w:rsidRPr="00E361F6" w:rsidRDefault="00831200" w:rsidP="003D1B75">
            <w:r w:rsidRPr="00E361F6">
              <w:t>English language only</w:t>
            </w:r>
          </w:p>
        </w:tc>
        <w:tc>
          <w:tcPr>
            <w:tcW w:w="60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C174D7" w14:textId="77777777" w:rsidR="00831200" w:rsidRPr="00E361F6" w:rsidRDefault="00831200" w:rsidP="003D1B75">
            <w:r w:rsidRPr="00E361F6">
              <w:t>English language only</w:t>
            </w:r>
          </w:p>
        </w:tc>
      </w:tr>
    </w:tbl>
    <w:p w14:paraId="73B2F835" w14:textId="77777777" w:rsidR="00831200" w:rsidRPr="00E361F6" w:rsidRDefault="00831200" w:rsidP="00831200">
      <w:r w:rsidRPr="00E361F6">
        <w:br w:type="page"/>
      </w:r>
    </w:p>
    <w:p w14:paraId="33E90676" w14:textId="77777777" w:rsidR="00831200" w:rsidRPr="00E361F6" w:rsidRDefault="00831200" w:rsidP="00831200">
      <w:r w:rsidRPr="00E361F6">
        <w:lastRenderedPageBreak/>
        <w:t>Appendix 2: General characteristics of excluded studies, and reasons for exclusion.</w:t>
      </w:r>
    </w:p>
    <w:p w14:paraId="0DA9A46D" w14:textId="77777777" w:rsidR="00831200" w:rsidRPr="00E361F6" w:rsidRDefault="00831200" w:rsidP="00831200"/>
    <w:tbl>
      <w:tblPr>
        <w:tblW w:w="15432" w:type="dxa"/>
        <w:tblInd w:w="-690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top w:w="68" w:type="dxa"/>
          <w:left w:w="57" w:type="dxa"/>
          <w:bottom w:w="68" w:type="dxa"/>
          <w:right w:w="57" w:type="dxa"/>
        </w:tblCellMar>
        <w:tblLook w:val="0020" w:firstRow="1" w:lastRow="0" w:firstColumn="0" w:lastColumn="0" w:noHBand="0" w:noVBand="0"/>
      </w:tblPr>
      <w:tblGrid>
        <w:gridCol w:w="567"/>
        <w:gridCol w:w="1418"/>
        <w:gridCol w:w="1795"/>
        <w:gridCol w:w="3024"/>
        <w:gridCol w:w="2127"/>
        <w:gridCol w:w="4233"/>
        <w:gridCol w:w="2268"/>
      </w:tblGrid>
      <w:tr w:rsidR="00831200" w:rsidRPr="00E361F6" w14:paraId="6F515D95" w14:textId="77777777" w:rsidTr="003D1B75">
        <w:trPr>
          <w:cantSplit/>
          <w:trHeight w:val="631"/>
          <w:tblHeader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4015AEF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Ref.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1AE6B4A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Author, Year</w:t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1FADC3A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Study Design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6838056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Group Studied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4835416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Exposure/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E1ACA3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Outcome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24CD340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Reason for Exclusion</w:t>
            </w:r>
          </w:p>
        </w:tc>
      </w:tr>
      <w:tr w:rsidR="00831200" w:rsidRPr="00E361F6" w14:paraId="7491D9EA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F801F0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3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13434BB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Brow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1990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Brown&lt;/Author&gt;&lt;Year&gt;1990&lt;/Year&gt;&lt;IDText&gt;Neurodynamics of Relapse Prevention: A Neuronutrient Approach to Outpatient DUI Offenders,&lt;/IDText&gt;&lt;DisplayText&gt;&lt;style face="superscript"&gt;(83)&lt;/style&gt;&lt;/DisplayText&gt;&lt;record&gt;&lt;isbn&gt;2&lt;/isbn&gt;&lt;titles&gt;&lt;title&gt;Neurodynamics of Relapse Prevention: A Neuronutrient Approach to Outpatient DUI Offenders,&lt;/title&gt;&lt;secondary-title&gt;Journal of Psychoactive Drugs&lt;/secondary-title&gt;&lt;/titles&gt;&lt;pages&gt;173-187&lt;/pages&gt;&lt;number&gt;2&lt;/number&gt;&lt;contributors&gt;&lt;authors&gt;&lt;author&gt;Brown, Raymond J.&lt;/author&gt;&lt;author&gt;Blum, Kenneth&lt;/author&gt;&lt;author&gt;Trachtenberg, Michael C.&lt;/author&gt;&lt;/authors&gt;&lt;/contributors&gt;&lt;added-date format="utc"&gt;1698323476&lt;/added-date&gt;&lt;ref-type name="Journal Article"&gt;17&lt;/ref-type&gt;&lt;dates&gt;&lt;year&gt;1990&lt;/year&gt;&lt;/dates&gt;&lt;rec-number&gt;2386&lt;/rec-number&gt;&lt;last-updated-date format="utc"&gt;1698323559&lt;/last-updated-date&gt;&lt;electronic-resource-num&gt;10.1080/02791072.1990.10472542&lt;/electronic-resource-num&gt;&lt;volume&gt;22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3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AD798D7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Open trial pilot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C0F3EB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Patients previously been convicted of driving under the influence, N=60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FE56DF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Supplement, diet educa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FB93A4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Self-reports on stress, depression, irritability, paranoia, anxiety, and drug craving. Along with reporting improvements in energy, self-confidence, and feelings of well-being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FFDBEE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population of interest</w:t>
            </w:r>
          </w:p>
        </w:tc>
      </w:tr>
      <w:tr w:rsidR="00831200" w:rsidRPr="00E361F6" w14:paraId="0A9513D8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A61EE2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4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9FA29A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Faintuch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01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Faintuch&lt;/Author&gt;&lt;Year&gt;2001&lt;/Year&gt;&lt;IDText&gt;Refeeding procedures after 43 days of total fasting&lt;/IDText&gt;&lt;DisplayText&gt;&lt;style face="superscript"&gt;(84)&lt;/style&gt;&lt;/DisplayText&gt;&lt;record&gt;&lt;isbn&gt;2&lt;/isbn&gt;&lt;titles&gt;&lt;title&gt;Refeeding procedures after 43 days of total fasting&lt;/title&gt;&lt;secondary-title&gt;Nutrition&lt;/secondary-title&gt;&lt;/titles&gt;&lt;pages&gt;100-104&lt;/pages&gt;&lt;number&gt;2&lt;/number&gt;&lt;contributors&gt;&lt;authors&gt;&lt;author&gt;Faintuch, Joel&lt;/author&gt;&lt;author&gt;Garcia Soriano, Francisco&lt;/author&gt;&lt;author&gt;Ladeira, José Paulo&lt;/author&gt;&lt;author&gt;Janiszewski, Mariano&lt;/author&gt;&lt;author&gt;Velasco, Irineu Tadeu&lt;/author&gt;&lt;author&gt;Gama-Rodrigues, J. J.&lt;/author&gt;&lt;/authors&gt;&lt;/contributors&gt;&lt;added-date format="utc"&gt;1698323036&lt;/added-date&gt;&lt;ref-type name="Journal Article"&gt;17&lt;/ref-type&gt;&lt;dates&gt;&lt;year&gt;2001&lt;/year&gt;&lt;/dates&gt;&lt;rec-number&gt;2384&lt;/rec-number&gt;&lt;last-updated-date format="utc"&gt;1698323105&lt;/last-updated-date&gt;&lt;volume&gt;17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4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D1CE38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 xml:space="preserve">Retrospective, observational 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8528A0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Adult prisoners, N=8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186781A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EBA487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Effect of refeeding procedures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B7A36C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488C8B90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426EFE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5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4CD5D3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McKinno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18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McKinnon&lt;/Author&gt;&lt;Year&gt;2018&lt;/Year&gt;&lt;IDText&gt;Vitamin D in patients with intellectual and developmental disability in secure in-patient services in the North of England, UK.&lt;/IDText&gt;&lt;DisplayText&gt;&lt;style face="superscript"&gt;(85)&lt;/style&gt;&lt;/DisplayText&gt;&lt;record&gt;&lt;titles&gt;&lt;title&gt;Vitamin D in patients with intellectual and developmental disability in secure in-patient services in the North of England, UK.&lt;/title&gt;&lt;/titles&gt;&lt;titles&gt;&lt;secondary-title&gt;&lt;style face="italic" font="default" size="100%"&gt;BJPsych Bulletin&lt;/style&gt;&lt;style font="default" size="100%"&gt;  &lt;/style&gt;&lt;/secondary-title&gt;&lt;/titles&gt;&lt;pages&gt;24-29&lt;/pages&gt;&lt;number&gt;1&lt;/number&gt;&lt;contributors&gt;&lt;authors&gt;&lt;author&gt;McKinnon, I.,&lt;/author&gt;&lt;author&gt;Lewis, T.,&lt;/author&gt;&lt;author&gt;Mehta, N.,&lt;/author&gt;&lt;author&gt;Imrit, S.,&lt;/author&gt;&lt;author&gt;Thorp, J.,&lt;/author&gt;&lt;author&gt;Ince, C. (2018).&lt;/author&gt;&lt;/authors&gt;&lt;/contributors&gt;&lt;added-date format="utc"&gt;1698323631&lt;/added-date&gt;&lt;ref-type name="Journal Article"&gt;17&lt;/ref-type&gt;&lt;dates&gt;&lt;year&gt;2018&lt;/year&gt;&lt;/dates&gt;&lt;rec-number&gt;2387&lt;/rec-number&gt;&lt;last-updated-date format="utc"&gt;1698323692&lt;/last-updated-date&gt;&lt;electronic-resource-num&gt;10.1192/bjb.2017.8&lt;/electronic-resource-num&gt;&lt;volume&gt;42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5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57EA01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5D13FCB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Inpatients at a secure facility, N=73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7891E9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268855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Vitamin D serum levels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ED12530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2B83C79E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2D2E71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6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FF7ED50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Rahma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17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Abdul Rahman&lt;/Author&gt;&lt;Year&gt;2017&lt;/Year&gt;&lt;IDText&gt;Beriberi Outbreak Among Unauthorised Immigrants in a Detention Camp in Malaysia&lt;/IDText&gt;&lt;DisplayText&gt;&lt;style face="superscript"&gt;(86)&lt;/style&gt;&lt;/DisplayText&gt;&lt;record&gt;&lt;isbn&gt;5&lt;/isbn&gt;&lt;titles&gt;&lt;title&gt;Beriberi Outbreak Among Unauthorised Immigrants in a Detention Camp in Malaysia&lt;/title&gt;&lt;secondary-title&gt;Journal of Immigrant and Minority Health&lt;/secondary-title&gt;&lt;/titles&gt;&lt;pages&gt;1294–1297&lt;/pages&gt;&lt;contributors&gt;&lt;authors&gt;&lt;author&gt;Abdul Rahman, Sunita&lt;/author&gt;&lt;author&gt;Jeffree, Mohammad Saffree&lt;/author&gt;&lt;author&gt;Kamaludin, Fadzilah&lt;/author&gt;&lt;author&gt;Din, Intan Azura&lt;/author&gt;&lt;author&gt;Yusof, Mahanim&lt;/author&gt;&lt;author&gt;Ahmed, Kamruddin&lt;/author&gt;&lt;/authors&gt;&lt;/contributors&gt;&lt;added-date format="utc"&gt;1698322118&lt;/added-date&gt;&lt;ref-type name="Journal Article"&gt;17&lt;/ref-type&gt;&lt;dates&gt;&lt;year&gt;2017&lt;/year&gt;&lt;/dates&gt;&lt;rec-number&gt;2379&lt;/rec-number&gt;&lt;last-updated-date format="utc"&gt;1698322605&lt;/last-updated-date&gt;&lt;volume&gt;20     pages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6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5580A5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ase-contro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D91F4E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Male/female detention camp residents, N=61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36E77A6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Thiamine IV, and oral supplement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FF0FAD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Bilateral leg swelling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AD3D44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n outcome of interest</w:t>
            </w:r>
          </w:p>
        </w:tc>
      </w:tr>
      <w:tr w:rsidR="00831200" w:rsidRPr="00E361F6" w14:paraId="0CB6794C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98DBCC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7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D9124D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Shniderman &amp; Solberg., 2015</w: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/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&lt;EndNote&gt;&lt;Cite&gt;&lt;Author&gt;Shniderman&lt;/Author&gt;&lt;IDText&gt;Cosmetic Psychopharmacology for Prisoners: Reducing Crime and Recidivism Through Cognitive Intervention&lt;/IDText&gt;&lt;DisplayText&gt;&lt;style face="superscript"&gt;(87)&lt;/style&gt;&lt;/DisplayText&gt;&lt;record&gt;&lt;isbn&gt;3&lt;/isbn&gt;&lt;titles&gt;&lt;title&gt;Cosmetic Psychopharmacology for Prisoners: Reducing Crime and Recidivism Through Cognitive Intervention&lt;/title&gt;&lt;/titles&gt;&lt;contributors&gt;&lt;authors&gt;&lt;author&gt;Shniderman, Adam B.&lt;/author&gt;&lt;author&gt;Solberg, Lauren B.&lt;/author&gt;&lt;/authors&gt;&lt;/contributors&gt;&lt;added-date format="utc"&gt;1698323962&lt;/added-date&gt;&lt;ref-type name="Journal Article"&gt;17&lt;/ref-type&gt;&lt;rec-number&gt;2390&lt;/rec-number&gt;&lt;last-updated-date format="utc"&gt;1698323962&lt;/last-updated-date&gt;&lt;/record&gt;&lt;/Cite&gt;&lt;/EndNote&gt;</w:instrTex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E361F6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  <w:vertAlign w:val="superscript"/>
              </w:rPr>
              <w:t>(87)</w: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43E5B0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Review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73764C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322E1F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C43A450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A0353E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Review paper</w:t>
            </w:r>
          </w:p>
        </w:tc>
      </w:tr>
      <w:tr w:rsidR="00831200" w:rsidRPr="00E361F6" w14:paraId="796658D6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F580AD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8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FA39BD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Soomro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16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Najaf Ali Soomro&lt;/Author&gt;&lt;Year&gt;2016&lt;/Year&gt;&lt;IDText&gt;Factors associated with delinquent behaviour of inmates at Naara jail Hyderabad, Pakistan&lt;/IDText&gt;&lt;DisplayText&gt;&lt;style face="superscript"&gt;(88)&lt;/style&gt;&lt;/DisplayText&gt;&lt;record&gt;&lt;titles&gt;&lt;title&gt;Factors associated with delinquent behaviour of inmates at Naara jail Hyderabad, Pakistan&lt;/title&gt;&lt;secondary-title&gt;Rawal Medical Journal &amp;#xA;&amp;#xA; &lt;/secondary-title&gt;&lt;/titles&gt;&lt;pages&gt;441-445&lt;/pages&gt;&lt;number&gt;4&lt;/number&gt;&lt;contributors&gt;&lt;authors&gt;&lt;author&gt;&lt;style face="italic" font="default" size="100%"&gt;Najaf Ali Soomro, Naseem Aslam Channa, Safdar Ali Amur, Muhammad Haneef Mugheri, Muzna Paras, Quratulain Khuhro.&lt;/style&gt;&lt;/author&gt;&lt;/authors&gt;&lt;/contributors&gt;&lt;added-date format="utc"&gt;1698323869&lt;/added-date&gt;&lt;ref-type name="Journal Article"&gt;17&lt;/ref-type&gt;&lt;dates&gt;&lt;year&gt;2016&lt;/year&gt;&lt;/dates&gt;&lt;rec-number&gt;2389&lt;/rec-number&gt;&lt;last-updated-date format="utc"&gt;1698323906&lt;/last-updated-date&gt;&lt;volume&gt;41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8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29F400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Epidemiologica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267549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Prisoners, N=300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124B96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8E8DC1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Sociodemographic profile, eating and addictive habits, stress level, lifestyle, diseases, and height and weight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8511383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7C7015CA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66AF82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89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0C01963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Stanikowski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20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Stanikowski&lt;/Author&gt;&lt;Year&gt;2020&lt;/Year&gt;&lt;IDText&gt;Implementation of Dietary Reference Intake Standards in Prison Menus in Poland&lt;/IDText&gt;&lt;DisplayText&gt;&lt;style face="superscript"&gt;(89)&lt;/style&gt;&lt;/DisplayText&gt;&lt;record&gt;&lt;urls&gt;&lt;related-urls&gt;&lt;url&gt;https://www.mdpi.com/2072-6643/12/3/728&lt;/url&gt;&lt;/related-urls&gt;&lt;/urls&gt;&lt;isbn&gt;2072-6643&lt;/isbn&gt;&lt;titles&gt;&lt;title&gt;Implementation of Dietary Reference Intake Standards in Prison Menus in Poland&lt;/title&gt;&lt;secondary-title&gt;Nutrients&lt;/secondary-title&gt;&lt;/titles&gt;&lt;pages&gt;728&lt;/pages&gt;&lt;number&gt;3&lt;/number&gt;&lt;contributors&gt;&lt;authors&gt;&lt;author&gt;Stanikowski, Piotr&lt;/author&gt;&lt;author&gt;Michalak-Majewska, Monika&lt;/author&gt;&lt;author&gt;Domagała, Dorota&lt;/author&gt;&lt;author&gt;Jabłońska-Ryś, Ewa&lt;/author&gt;&lt;author&gt;Sławińska, Aneta&lt;/author&gt;&lt;/authors&gt;&lt;/contributors&gt;&lt;added-date format="utc"&gt;1698322960&lt;/added-date&gt;&lt;ref-type name="Journal Article"&gt;17&lt;/ref-type&gt;&lt;dates&gt;&lt;year&gt;2020&lt;/year&gt;&lt;/dates&gt;&lt;rec-number&gt;2383&lt;/rec-number&gt;&lt;last-updated-date format="utc"&gt;1698322960&lt;/last-updated-date&gt;&lt;accession-num&gt;doi:10.3390/nu12030728&lt;/accession-num&gt;&lt;volume&gt;12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89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49ABD8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F66110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Diets from prisoners, N=30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9A9093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4D39FF6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Diet meeting recommended dietary allowance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5AC4216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27D96A67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300D161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90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16D5EC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Starzomska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06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Starzomska&lt;/Author&gt;&lt;Year&gt;2006&lt;/Year&gt;&lt;IDText&gt;Ethical challenges in forcible feeding among patients with anorexia nervosa and prisoners&lt;/IDText&gt;&lt;DisplayText&gt;&lt;style face="superscript"&gt;(90)&lt;/style&gt;&lt;/DisplayText&gt;&lt;record&gt;&lt;titles&gt;&lt;title&gt;Ethical challenges in forcible feeding among patients with anorexia nervosa and prisoners&lt;/title&gt;&lt;secondary-title&gt;Archives of Psychiatry and Psychotherapy&lt;/secondary-title&gt;&lt;/titles&gt;&lt;pages&gt;85-96&lt;/pages&gt;&lt;number&gt;3&lt;/number&gt;&lt;contributors&gt;&lt;authors&gt;&lt;author&gt;Starzomska, Małgorzata&lt;/author&gt;&lt;/authors&gt;&lt;/contributors&gt;&lt;added-date format="utc"&gt;1698322754&lt;/added-date&gt;&lt;ref-type name="Journal Article"&gt;17&lt;/ref-type&gt;&lt;dates&gt;&lt;year&gt;2006&lt;/year&gt;&lt;/dates&gt;&lt;rec-number&gt;2382&lt;/rec-number&gt;&lt;last-updated-date format="utc"&gt;1698322861&lt;/last-updated-date&gt;&lt;volume&gt;8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90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BD947A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Review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99F2305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90F491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A73BBC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4F721D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7E0BFE74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AD3C79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91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99C9AF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Virkkune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1987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Virkkunen&lt;/Author&gt;&lt;Year&gt;1987&lt;/Year&gt;&lt;IDText&gt;Plasma phospholipid essential fatty acids and prostaglandins in alcoholic, habitually violent, and impulsive offenders&lt;/IDText&gt;&lt;DisplayText&gt;&lt;style face="superscript"&gt;(91)&lt;/style&gt;&lt;/DisplayText&gt;&lt;record&gt;&lt;dates&gt;&lt;pub-dates&gt;&lt;date&gt;Sep&lt;/date&gt;&lt;/pub-dates&gt;&lt;year&gt;1987&lt;/year&gt;&lt;/dates&gt;&lt;keywords&gt;&lt;keyword&gt;8,11,14-Eicosatrienoic Acid/blood&lt;/keyword&gt;&lt;keyword&gt;Adult&lt;/keyword&gt;&lt;keyword&gt;Alcoholism/blood&lt;/keyword&gt;&lt;keyword&gt;Alprostadil/blood&lt;/keyword&gt;&lt;keyword&gt;Cholesterol/blood&lt;/keyword&gt;&lt;keyword&gt;Docosahexaenoic Acids/blood&lt;/keyword&gt;&lt;keyword&gt;Fatty Acids, Essential/*blood&lt;/keyword&gt;&lt;keyword&gt;Humans&lt;/keyword&gt;&lt;keyword&gt;Impulsive Behavior/*blood&lt;/keyword&gt;&lt;keyword&gt;Linoleic Acids/blood&lt;/keyword&gt;&lt;keyword&gt;Male&lt;/keyword&gt;&lt;keyword&gt;Middle Aged&lt;/keyword&gt;&lt;keyword&gt;Oleic Acid&lt;/keyword&gt;&lt;keyword&gt;Oleic Acids/blood&lt;/keyword&gt;&lt;keyword&gt;Prostaglandins/*blood&lt;/keyword&gt;&lt;keyword&gt;*Violence&lt;/keyword&gt;&lt;/keywords&gt;&lt;isbn&gt;0006-3223 (Print)&amp;#xD;0006-3223&lt;/isbn&gt;&lt;titles&gt;&lt;title&gt;Plasma phospholipid essential fatty acids and prostaglandins in alcoholic, habitually violent, and impulsive offenders&lt;/title&gt;&lt;secondary-title&gt;Biol Psychiatry&lt;/secondary-title&gt;&lt;/titles&gt;&lt;pages&gt;1087-96&lt;/pages&gt;&lt;number&gt;9&lt;/number&gt;&lt;contributors&gt;&lt;authors&gt;&lt;author&gt;Virkkunen, M. E.&lt;/author&gt;&lt;author&gt;Horrobin, D. F.&lt;/author&gt;&lt;author&gt;Jenkins, D. K.&lt;/author&gt;&lt;author&gt;Manku, M. S.&lt;/author&gt;&lt;/authors&gt;&lt;/contributors&gt;&lt;language&gt;eng&lt;/language&gt;&lt;added-date format="utc"&gt;1698322688&lt;/added-date&gt;&lt;ref-type name="Journal Article"&gt;17&lt;/ref-type&gt;&lt;auth-address&gt;Forensic Psychiatric Department, Helsinki University Central Hospital, Finland.&lt;/auth-address&gt;&lt;remote-database-provider&gt;NLM&lt;/remote-database-provider&gt;&lt;rec-number&gt;2381&lt;/rec-number&gt;&lt;last-updated-date format="utc"&gt;1698322688&lt;/last-updated-date&gt;&lt;accession-num&gt;2958095&lt;/accession-num&gt;&lt;electronic-resource-num&gt;10.1016/0006-3223(87)90051-5&lt;/electronic-resource-num&gt;&lt;volume&gt;22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91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7F2990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0E669F5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Male offenders, N=34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27B947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9FCCAB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Plasma phospholipid essential fatty acids and prostaglandins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1F8BA33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30789604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D2DB6B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92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DC7F0E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Virkkune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2007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Virkkunen&lt;/Author&gt;&lt;DisplayText&gt;&lt;style face="superscript"&gt;(92)&lt;/style&gt;&lt;/DisplayText&gt;&lt;record&gt;&lt;isbn&gt;3&lt;/isbn&gt;&lt;contributors&gt;&lt;authors&gt;&lt;author&gt;Virkkunen, Matti&lt;/author&gt;&lt;author&gt;Rissanen, Aila&lt;/author&gt;&lt;author&gt;Naukkarinen, Hannu&lt;/author&gt;&lt;author&gt;Franssila-Kallunki, Anja&lt;/author&gt;&lt;author&gt;Linnoila, Markku&lt;/author&gt;&lt;author&gt;Tiihonen, Jari&lt;/author&gt;&lt;/authors&gt;&lt;/contributors&gt;&lt;added-date format="utc"&gt;1698322128&lt;/added-date&gt;&lt;ref-type name="Journal Article"&gt;17&lt;/ref-type&gt;&lt;rec-number&gt;2380&lt;/rec-number&gt;&lt;last-updated-date format="utc"&gt;1698322128&lt;/last-updated-dat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92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A70FCD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oss-sectional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BA0D62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Male offenders, N=96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443FD9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 intervention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F6473E1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Energy substrate metabolism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BBE5966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ot a diet intervention</w:t>
            </w:r>
          </w:p>
        </w:tc>
      </w:tr>
      <w:tr w:rsidR="00831200" w:rsidRPr="00E361F6" w14:paraId="2443C0B1" w14:textId="77777777" w:rsidTr="003D1B75">
        <w:trPr>
          <w:cantSplit/>
        </w:trPr>
        <w:tc>
          <w:tcPr>
            <w:tcW w:w="56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D1FE9E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93]</w:t>
            </w:r>
          </w:p>
        </w:tc>
        <w:tc>
          <w:tcPr>
            <w:tcW w:w="14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C5C08B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Zaalberg., 2019</w:t>
            </w:r>
            <w:r w:rsidRPr="00E361F6">
              <w:rPr>
                <w:sz w:val="20"/>
                <w:szCs w:val="20"/>
              </w:rPr>
              <w:fldChar w:fldCharType="begin"/>
            </w:r>
            <w:r w:rsidRPr="00E361F6">
              <w:rPr>
                <w:sz w:val="20"/>
                <w:szCs w:val="20"/>
              </w:rPr>
              <w:instrText xml:space="preserve"> ADDIN EN.CITE &lt;EndNote&gt;&lt;Cite&gt;&lt;Author&gt;Zaalberg&lt;/Author&gt;&lt;Year&gt;2019&lt;/Year&gt;&lt;IDText&gt;The effects of nutrients and neurotoxicants on aggressive behavior&lt;/IDText&gt;&lt;DisplayText&gt;&lt;style face="superscript"&gt;(93)&lt;/style&gt;&lt;/DisplayText&gt;&lt;record&gt;&lt;titles&gt;&lt;title&gt;The effects of nutrients and neurotoxicants on aggressive behavior&lt;/title&gt;&lt;secondary-title&gt;Journal of Criminal Justice&lt;/secondary-title&gt;&lt;/titles&gt;&lt;contributors&gt;&lt;authors&gt;&lt;author&gt;Zaalberg, Ap&lt;/author&gt;&lt;/authors&gt;&lt;/contributors&gt;&lt;added-date format="utc"&gt;1698323754&lt;/added-date&gt;&lt;ref-type name="Journal Article"&gt;17&lt;/ref-type&gt;&lt;dates&gt;&lt;year&gt;2019&lt;/year&gt;&lt;/dates&gt;&lt;rec-number&gt;2388&lt;/rec-number&gt;&lt;last-updated-date format="utc"&gt;1698323817&lt;/last-updated-date&gt;&lt;electronic-resource-num&gt;/10.1016/j.jcrimjus.2018.10.001&lt;/electronic-resource-num&gt;&lt;volume&gt;65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93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1C76C9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Review</w:t>
            </w:r>
          </w:p>
        </w:tc>
        <w:tc>
          <w:tcPr>
            <w:tcW w:w="302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A9D8623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12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82FF025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4233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321C5FA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N/A</w:t>
            </w:r>
          </w:p>
        </w:tc>
        <w:tc>
          <w:tcPr>
            <w:tcW w:w="226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58D996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Review paper</w:t>
            </w:r>
          </w:p>
        </w:tc>
      </w:tr>
    </w:tbl>
    <w:p w14:paraId="564414D3" w14:textId="77777777" w:rsidR="00831200" w:rsidRPr="00E361F6" w:rsidRDefault="00831200" w:rsidP="00831200">
      <w:r w:rsidRPr="00E361F6">
        <w:lastRenderedPageBreak/>
        <w:br w:type="page"/>
      </w:r>
    </w:p>
    <w:p w14:paraId="0CDFCA48" w14:textId="77777777" w:rsidR="00831200" w:rsidRPr="00E361F6" w:rsidRDefault="00831200" w:rsidP="00831200">
      <w:r w:rsidRPr="00E361F6">
        <w:lastRenderedPageBreak/>
        <w:t>Appendix 3: ROB 2 Risk of Bias Assessment for Randomised Studies.</w:t>
      </w:r>
    </w:p>
    <w:p w14:paraId="005FE7A7" w14:textId="77777777" w:rsidR="00831200" w:rsidRPr="00E361F6" w:rsidRDefault="00831200" w:rsidP="00831200"/>
    <w:tbl>
      <w:tblPr>
        <w:tblW w:w="9735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top w:w="68" w:type="dxa"/>
          <w:left w:w="57" w:type="dxa"/>
          <w:bottom w:w="68" w:type="dxa"/>
          <w:right w:w="57" w:type="dxa"/>
        </w:tblCellMar>
        <w:tblLook w:val="0020" w:firstRow="1" w:lastRow="0" w:firstColumn="0" w:lastColumn="0" w:noHBand="0" w:noVBand="0"/>
      </w:tblPr>
      <w:tblGrid>
        <w:gridCol w:w="660"/>
        <w:gridCol w:w="1607"/>
        <w:gridCol w:w="1415"/>
        <w:gridCol w:w="1259"/>
        <w:gridCol w:w="998"/>
        <w:gridCol w:w="1494"/>
        <w:gridCol w:w="1206"/>
        <w:gridCol w:w="1096"/>
      </w:tblGrid>
      <w:tr w:rsidR="00831200" w:rsidRPr="00E361F6" w14:paraId="7D9B4B4C" w14:textId="77777777" w:rsidTr="003D1B75">
        <w:trPr>
          <w:cantSplit/>
          <w:trHeight w:val="631"/>
          <w:tblHeader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7A46ADA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Ref.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0481FF6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Author, Year</w:t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0A2EBDD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</w:rPr>
              <w:t>Randomisation</w:t>
            </w: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 xml:space="preserve"> Process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E35FB9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Deviations from Intended Interventions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80257F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Missing Outcome Data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4CF5F68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Measurement of the Outcome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12FF5151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Selection of the Reported Results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</w:tcPr>
          <w:p w14:paraId="67DF53B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Overall Bias</w:t>
            </w:r>
          </w:p>
        </w:tc>
      </w:tr>
      <w:tr w:rsidR="00831200" w:rsidRPr="00E361F6" w14:paraId="2624C5E1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9A4AF2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3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DE121E5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Bachorowski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1994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achorowski&lt;/Author&gt;&lt;Year&gt;1994&lt;/Year&gt;&lt;IDText&gt;Effects of sucrose ingestion on juvenile offenders with low, borderline, and normal nadir serum glucose values&lt;/IDText&gt;&lt;DisplayText&gt;&lt;style face="superscript"&gt;(43)&lt;/style&gt;&lt;/DisplayText&gt;&lt;record&gt;&lt;titles&gt;&lt;title&gt;Effects of sucrose ingestion on juvenile offenders with low, borderline, and normal nadir serum glucose values&lt;/title&gt;&lt;secondary-title&gt;Personality and Individual Differences&lt;/secondary-title&gt;&lt;/titles&gt;&lt;pages&gt;833-843&lt;/pages&gt;&lt;number&gt;6&lt;/number&gt;&lt;contributors&gt;&lt;authors&gt;&lt;author&gt;Bachorowski, Jo-Anne&lt;/author&gt;&lt;author&gt;Newman, Joseph&lt;/author&gt;&lt;author&gt;Gans, Dian&lt;/author&gt;&lt;author&gt;Harper, Alfred&lt;/author&gt;&lt;author&gt;Nichols, Sharon&lt;/author&gt;&lt;author&gt;Taylor, Steven&lt;/author&gt;&lt;/authors&gt;&lt;/contributors&gt;&lt;added-date format="utc"&gt;1670867870&lt;/added-date&gt;&lt;ref-type name="Journal Article"&gt;17&lt;/ref-type&gt;&lt;dates&gt;&lt;year&gt;1994&lt;/year&gt;&lt;/dates&gt;&lt;rec-number&gt;2250&lt;/rec-number&gt;&lt;last-updated-date format="utc"&gt;1670868160&lt;/last-updated-date&gt;&lt;volume&gt;17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43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0DE322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7369B1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4E9BA6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5A08F2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B9FC80B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BCA2CC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  <w:lang w:val="en-US"/>
              </w:rPr>
              <w:t>Some concerns</w:t>
            </w:r>
          </w:p>
        </w:tc>
      </w:tr>
      <w:tr w:rsidR="00831200" w:rsidRPr="00E361F6" w14:paraId="0B7E004B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BC81EA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7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74DE02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Hanse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14)</w:t>
            </w:r>
            <w:r w:rsidRPr="00E361F6">
              <w:rPr>
                <w:sz w:val="20"/>
                <w:szCs w:val="20"/>
              </w:rPr>
              <w:fldChar w:fldCharType="begin">
                <w:fldData xml:space="preserve">PEVuZE5vdGU+PENpdGU+PEF1dGhvcj5IYW5zZW48L0F1dGhvcj48WWVhcj4yMDE0PC9ZZWFyPjxJ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YW5zZW48L0F1dGhvcj48WWVhcj4yMDE0PC9ZZWFyPjxJ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47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19D74E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09AFDC4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50609F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3BA26A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  <w:r w:rsidRPr="00E361F6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76ADBC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97D6AFB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70B356E6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BDE004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8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EBE9FF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Hanse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15)</w:t>
            </w:r>
            <w:r w:rsidRPr="00E361F6">
              <w:rPr>
                <w:sz w:val="20"/>
                <w:szCs w:val="20"/>
              </w:rPr>
              <w:fldChar w:fldCharType="begin">
                <w:fldData xml:space="preserve">PEVuZE5vdGU+PENpdGU+PEF1dGhvcj5IYW5zZW48L0F1dGhvcj48WWVhcj4yMDE1PC9ZZWFyPjxJ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IYW5zZW48L0F1dGhvcj48WWVhcj4yMDE1PC9ZZWFyPjxJ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48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20C2C8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68156121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73C154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708A93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250A92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B77097A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15D305DD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B199DA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4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0C10ED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 xml:space="preserve">Cortie </w:t>
            </w:r>
            <w:r w:rsidRPr="00E361F6">
              <w:rPr>
                <w:rFonts w:ascii="Times New Roman" w:hAnsi="Times New Roman"/>
                <w:i/>
                <w:color w:val="000000" w:themeColor="text1"/>
                <w:sz w:val="20"/>
                <w:szCs w:val="20"/>
              </w:rPr>
              <w:t>et al</w: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., (2020)</w: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3J0aWU8L0F1dGhvcj48WWVhcj4yMDIwPC9ZZWFyPjxJ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</w:fldData>
              </w:fldChar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begin">
                <w:fldData xml:space="preserve">PEVuZE5vdGU+PENpdGU+PEF1dGhvcj5Db3J0aWU8L0F1dGhvcj48WWVhcj4yMDIwPC9ZZWFyPjxJ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</w:fldData>
              </w:fldChar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</w:r>
            <w:r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separate"/>
            </w:r>
            <w:r w:rsidRPr="002C71E7">
              <w:rPr>
                <w:rFonts w:ascii="Times New Roman" w:hAnsi="Times New Roman"/>
                <w:noProof/>
                <w:color w:val="000000" w:themeColor="text1"/>
                <w:sz w:val="20"/>
                <w:szCs w:val="20"/>
                <w:vertAlign w:val="superscript"/>
              </w:rPr>
              <w:t>(44)</w:t>
            </w: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9642B4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2DCE0F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EB02B7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780614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Some concerns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31FB91B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30D070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34C8F840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B94A7D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6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0F85BB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Gesch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02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Gesch&lt;/Author&gt;&lt;Year&gt;2002&lt;/Year&gt;&lt;IDText&gt;Influence of supplementary vitamins, minerals and essential fatty acids on the antisocial behaviour of young adult prisoners. Randomised, placebo-controlled trial&lt;/IDText&gt;&lt;DisplayText&gt;&lt;style face="superscript"&gt;(46)&lt;/style&gt;&lt;/DisplayText&gt;&lt;record&gt;&lt;dates&gt;&lt;pub-dates&gt;&lt;date&gt;Jul&lt;/date&gt;&lt;/pub-dates&gt;&lt;year&gt;2002&lt;/year&gt;&lt;/dates&gt;&lt;keywords&gt;&lt;keyword&gt;Adult&lt;/keyword&gt;&lt;keyword&gt;*Dietary Supplements&lt;/keyword&gt;&lt;keyword&gt;Double-Blind Method&lt;/keyword&gt;&lt;keyword&gt;Fatty Acids, Essential/therapeutic use&lt;/keyword&gt;&lt;keyword&gt;Humans&lt;/keyword&gt;&lt;keyword&gt;Patient Compliance&lt;/keyword&gt;&lt;keyword&gt;Prisoners/*psychology&lt;/keyword&gt;&lt;keyword&gt;Psychometrics&lt;/keyword&gt;&lt;keyword&gt;Social Behavior Disorders/*diet therapy&lt;/keyword&gt;&lt;keyword&gt;Trace Elements/therapeutic use&lt;/keyword&gt;&lt;keyword&gt;Treatment Outcome&lt;/keyword&gt;&lt;keyword&gt;Vitamins/therapeutic use&lt;/keyword&gt;&lt;/keywords&gt;&lt;isbn&gt;0007-1250 (Print)&amp;#xD;0007-1250&lt;/isbn&gt;&lt;titles&gt;&lt;title&gt;Influence of supplementary vitamins, minerals and essential fatty acids on the antisocial behaviour of young adult prisoners. Randomised, placebo-controlled trial&lt;/title&gt;&lt;secondary-title&gt;Br J Psychiatry&lt;/secondary-title&gt;&lt;/titles&gt;&lt;pages&gt;22-8&lt;/pages&gt;&lt;contributors&gt;&lt;authors&gt;&lt;author&gt;Gesch, C. B.&lt;/author&gt;&lt;author&gt;Hammond, S. M.&lt;/author&gt;&lt;author&gt;Hampson, S. E.&lt;/author&gt;&lt;author&gt;Eves, A.&lt;/author&gt;&lt;author&gt;Crowder, M. J.&lt;/author&gt;&lt;/authors&gt;&lt;/contributors&gt;&lt;language&gt;eng&lt;/language&gt;&lt;added-date format="utc"&gt;1670605042&lt;/added-date&gt;&lt;ref-type name="Journal Article"&gt;17&lt;/ref-type&gt;&lt;auth-address&gt;University Laboratory of Physiology, University of Oxford, UK.&lt;/auth-address&gt;&lt;remote-database-provider&gt;NLM&lt;/remote-database-provider&gt;&lt;rec-number&gt;1957&lt;/rec-number&gt;&lt;last-updated-date format="utc"&gt;1670605042&lt;/last-updated-date&gt;&lt;accession-num&gt;12091259&lt;/accession-num&gt;&lt;electronic-resource-num&gt;10.1192/bjp.181.1.22&lt;/electronic-resource-num&gt;&lt;volume&gt;181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46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2E36F8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A3B0F4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6C5B9D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A781E11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D26307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D1D36B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3B756137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CE88D1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50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078622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Raine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20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aine&lt;/Author&gt;&lt;Year&gt;2020&lt;/Year&gt;&lt;IDText&gt;Omega-3 supplementation in young offenders: A randomized, stratified, double-blind, placebo-controlled, parallel-group trial&lt;/IDText&gt;&lt;DisplayText&gt;&lt;style face="superscript"&gt;(50)&lt;/style&gt;&lt;/DisplayText&gt;&lt;record&gt;&lt;titles&gt;&lt;title&gt;Omega-3 supplementation in young offenders: A randomized, stratified, double-blind, placebo-controlled, parallel-group trial&lt;/title&gt;&lt;secondary-title&gt;J ournal of Experimental Criminology&lt;/secondary-title&gt;&lt;/titles&gt;&lt;pages&gt;389–405&lt;/pages&gt;&lt;number&gt;3&lt;/number&gt;&lt;contributors&gt;&lt;authors&gt;&lt;author&gt;Raine, A&lt;/author&gt;&lt;author&gt;Leung, C.-C&lt;/author&gt;&lt;author&gt;Singh, M&lt;/author&gt;&lt;author&gt;Kaur, J&lt;/author&gt;&lt;/authors&gt;&lt;/contributors&gt;&lt;added-date format="utc"&gt;1670868880&lt;/added-date&gt;&lt;ref-type name="Journal Article"&gt;17&lt;/ref-type&gt;&lt;dates&gt;&lt;year&gt;2020&lt;/year&gt;&lt;/dates&gt;&lt;rec-number&gt;2254&lt;/rec-number&gt;&lt;last-updated-date format="utc"&gt;1670868933&lt;/last-updated-date&gt;&lt;electronic-resource-num&gt;doi.org/10.1007/s11292-019-09394-x&lt;/electronic-resource-num&gt;&lt;volume&gt;16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50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55B1723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2937BC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F011207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71D9D56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629E3C0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013321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1E85ED59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11F520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51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99B72B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Schoenthaler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1997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choenthaler Stephen Amos Walter Doraz Mary-Ann Kelly George Muedeking James Wakefield Jr&lt;/Author&gt;&lt;Year&gt;1997&lt;/Year&gt;&lt;IDText&gt;The effect of randomized vitamin-mineral supplementation on violent and non-violent antisocial behavior among incarcerated juveniles&lt;/IDText&gt;&lt;DisplayText&gt;&lt;style face="superscript"&gt;(51)&lt;/style&gt;&lt;/DisplayText&gt;&lt;record&gt;&lt;isbn&gt;4&lt;/isbn&gt;&lt;titles&gt;&lt;title&gt;The effect of randomized vitamin-mineral supplementation on violent and non-violent antisocial behavior among incarcerated juveniles&lt;/title&gt;&lt;secondary-title&gt;Journal of Nutritional &amp;amp; Environmental Medicine &lt;/secondary-title&gt;&lt;/titles&gt;&lt;pages&gt;343-352&lt;/pages&gt;&lt;contributors&gt;&lt;authors&gt;&lt;author&gt;Schoenthaler Stephen Amos Walter Doraz Mary-Ann Kelly George Muedeking James Wakefield Jr, Stephen&lt;/author&gt;&lt;/authors&gt;&lt;/contributors&gt;&lt;added-date format="utc"&gt;1680093749&lt;/added-date&gt;&lt;ref-type name="Journal Article"&gt;17&lt;/ref-type&gt;&lt;dates&gt;&lt;year&gt;1997&lt;/year&gt;&lt;/dates&gt;&lt;rec-number&gt;2260&lt;/rec-number&gt;&lt;last-updated-date format="utc"&gt;1680093878&lt;/last-updated-date&gt;&lt;electronic-resource-num&gt;https://doi.org/10.1080/13590849762475&lt;/electronic-resource-num&gt;&lt;volume&gt;7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51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B8DE1C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D1C5C33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409EB9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B9EE7C1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A2D94E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1B742AD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57E6DE67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2EF249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52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7B5C2DC4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Schoenthaler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21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choenthaler&lt;/Author&gt;&lt;Year&gt;2021&lt;/Year&gt;&lt;IDText&gt;The Effects of Vitamin-Mineral Supplements on Serious Rule Violations in Correctional Facilities for Young Adult Male Inmates: A Randomized Controlled Trial&lt;/IDText&gt;&lt;DisplayText&gt;&lt;style face="superscript"&gt;(52)&lt;/style&gt;&lt;/DisplayText&gt;&lt;record&gt;&lt;keywords&gt;&lt;keyword&gt;aggressive behavior,prison rule violation,RCT,dietary supplements,vitamins-minerals&lt;/keyword&gt;&lt;/keywords&gt;&lt;urls&gt;&lt;related-urls&gt;&lt;url&gt;https://journals.sagepub.com/doi/abs/10.1177/0011128721989073&lt;/url&gt;&lt;/related-urls&gt;&lt;/urls&gt;&lt;titles&gt;&lt;title&gt;The Effects of Vitamin-Mineral Supplements on Serious Rule Violations in Correctional Facilities for Young Adult Male Inmates: A Randomized Controlled Trial&lt;/title&gt;&lt;secondary-title&gt;Crime &amp;amp; Delinquency&lt;/secondary-title&gt;&lt;/titles&gt;&lt;pages&gt;0011128721989073&lt;/pages&gt;&lt;number&gt;0&lt;/number&gt;&lt;contributors&gt;&lt;authors&gt;&lt;author&gt;Schoenthaler, Stephen&lt;/author&gt;&lt;author&gt;Gast, David&lt;/author&gt;&lt;author&gt;Giltay, Erik J.&lt;/author&gt;&lt;author&gt;Amos, Stephen&lt;/author&gt;&lt;/authors&gt;&lt;/contributors&gt;&lt;added-date format="utc"&gt;1670869055&lt;/added-date&gt;&lt;ref-type name="Journal Article"&gt;17&lt;/ref-type&gt;&lt;dates&gt;&lt;year&gt;2021&lt;/year&gt;&lt;/dates&gt;&lt;rec-number&gt;2255&lt;/rec-number&gt;&lt;last-updated-date format="utc"&gt;1670869100&lt;/last-updated-date&gt;&lt;electronic-resource-num&gt;10.1177/0011128721989073&lt;/electronic-resource-num&gt;&lt;volume&gt;0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52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A54A1C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BCF2696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508136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1DDE249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83EF25E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1E4F70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  <w:tr w:rsidR="00831200" w:rsidRPr="00E361F6" w14:paraId="6179A0DC" w14:textId="77777777" w:rsidTr="003D1B75">
        <w:trPr>
          <w:cantSplit/>
        </w:trPr>
        <w:tc>
          <w:tcPr>
            <w:tcW w:w="66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EEEFB1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53]</w:t>
            </w:r>
          </w:p>
        </w:tc>
        <w:tc>
          <w:tcPr>
            <w:tcW w:w="1607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4123B43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Zaalberg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10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Zaalberg&lt;/Author&gt;&lt;Year&gt;2010&lt;/Year&gt;&lt;IDText&gt;Effects of nutritional supplements on aggression, rule-breaking, and psychopathology among young adult prisoners&lt;/IDText&gt;&lt;DisplayText&gt;&lt;style face="superscript"&gt;(53)&lt;/style&gt;&lt;/DisplayText&gt;&lt;record&gt;&lt;dates&gt;&lt;pub-dates&gt;&lt;date&gt;Mar-Apr&lt;/date&gt;&lt;/pub-dates&gt;&lt;year&gt;2010&lt;/year&gt;&lt;/dates&gt;&lt;keywords&gt;&lt;keyword&gt;Adolescent&lt;/keyword&gt;&lt;keyword&gt;Adult&lt;/keyword&gt;&lt;keyword&gt;Aggression/*psychology&lt;/keyword&gt;&lt;keyword&gt;Catchment Area, Health&lt;/keyword&gt;&lt;keyword&gt;*Dietary Supplements&lt;/keyword&gt;&lt;keyword&gt;Humans&lt;/keyword&gt;&lt;keyword&gt;Juvenile Delinquency/*psychology/*statistics &amp;amp; numerical data&lt;/keyword&gt;&lt;keyword&gt;Male&lt;/keyword&gt;&lt;keyword&gt;Netherlands/epidemiology&lt;/keyword&gt;&lt;keyword&gt;*Nutritional Status&lt;/keyword&gt;&lt;keyword&gt;Prevalence&lt;/keyword&gt;&lt;keyword&gt;Prisoners/*psychology/*statistics &amp;amp; numerical data&lt;/keyword&gt;&lt;keyword&gt;Social Behavior Disorders/*epidemiology/*psychology&lt;/keyword&gt;&lt;keyword&gt;Surveys and Questionnaires&lt;/keyword&gt;&lt;keyword&gt;Young Adult&lt;/keyword&gt;&lt;/keywords&gt;&lt;isbn&gt;0096-140x&lt;/isbn&gt;&lt;titles&gt;&lt;title&gt;Effects of nutritional supplements on aggression, rule-breaking, and psychopathology among young adult prisoners&lt;/title&gt;&lt;secondary-title&gt;Aggress Behav&lt;/secondary-title&gt;&lt;/titles&gt;&lt;pages&gt;117-26&lt;/pages&gt;&lt;number&gt;2&lt;/number&gt;&lt;contributors&gt;&lt;authors&gt;&lt;author&gt;Zaalberg, A.&lt;/author&gt;&lt;author&gt;Nijman, H.&lt;/author&gt;&lt;author&gt;Bulten, E.&lt;/author&gt;&lt;author&gt;Stroosma, L.&lt;/author&gt;&lt;author&gt;van der Staak, C.&lt;/author&gt;&lt;/authors&gt;&lt;/contributors&gt;&lt;language&gt;eng&lt;/language&gt;&lt;added-date format="utc"&gt;1670605039&lt;/added-date&gt;&lt;ref-type name="Journal Article"&gt;17&lt;/ref-type&gt;&lt;auth-address&gt;WODC, Ministry of Justice, The Hague, The Netherlands. a.zaalberg@minjus.nl&lt;/auth-address&gt;&lt;remote-database-provider&gt;NLM&lt;/remote-database-provider&gt;&lt;rec-number&gt;1850&lt;/rec-number&gt;&lt;last-updated-date format="utc"&gt;1670605039&lt;/last-updated-date&gt;&lt;accession-num&gt;20014286&lt;/accession-num&gt;&lt;electronic-resource-num&gt;10.1002/ab.20335&lt;/electronic-resource-num&gt;&lt;volume&gt;36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53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1C57C6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25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042F7ED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99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42E1DE3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</w:rPr>
              <w:t>Low</w:t>
            </w:r>
          </w:p>
        </w:tc>
        <w:tc>
          <w:tcPr>
            <w:tcW w:w="149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83D3852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20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FA69E18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09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60BE5B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</w:tr>
    </w:tbl>
    <w:p w14:paraId="121CF4E9" w14:textId="77777777" w:rsidR="00831200" w:rsidRPr="00E361F6" w:rsidRDefault="00831200" w:rsidP="00831200">
      <w:r w:rsidRPr="00E361F6">
        <w:br w:type="page"/>
      </w:r>
    </w:p>
    <w:p w14:paraId="7BEC5214" w14:textId="77777777" w:rsidR="00831200" w:rsidRPr="00E361F6" w:rsidRDefault="00831200" w:rsidP="00831200">
      <w:r w:rsidRPr="00E361F6">
        <w:lastRenderedPageBreak/>
        <w:t>Appendix 4: ROBINS-I Risk of Bias Assessment for Non-Randomised Studies</w:t>
      </w:r>
    </w:p>
    <w:p w14:paraId="3415B563" w14:textId="77777777" w:rsidR="00831200" w:rsidRPr="00E361F6" w:rsidRDefault="00831200" w:rsidP="00831200"/>
    <w:tbl>
      <w:tblPr>
        <w:tblW w:w="9735" w:type="dxa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CellMar>
          <w:top w:w="68" w:type="dxa"/>
          <w:left w:w="57" w:type="dxa"/>
          <w:bottom w:w="68" w:type="dxa"/>
          <w:right w:w="57" w:type="dxa"/>
        </w:tblCellMar>
        <w:tblLook w:val="0020" w:firstRow="1" w:lastRow="0" w:firstColumn="0" w:lastColumn="0" w:noHBand="0" w:noVBand="0"/>
      </w:tblPr>
      <w:tblGrid>
        <w:gridCol w:w="464"/>
        <w:gridCol w:w="864"/>
        <w:gridCol w:w="1237"/>
        <w:gridCol w:w="1081"/>
        <w:gridCol w:w="1270"/>
        <w:gridCol w:w="1259"/>
        <w:gridCol w:w="781"/>
        <w:gridCol w:w="1292"/>
        <w:gridCol w:w="914"/>
        <w:gridCol w:w="759"/>
      </w:tblGrid>
      <w:tr w:rsidR="00831200" w:rsidRPr="00E361F6" w14:paraId="1CAF718C" w14:textId="77777777" w:rsidTr="003D1B75">
        <w:trPr>
          <w:cantSplit/>
          <w:trHeight w:val="631"/>
          <w:tblHeader/>
        </w:trPr>
        <w:tc>
          <w:tcPr>
            <w:tcW w:w="4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FDC750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Ref.</w:t>
            </w:r>
          </w:p>
        </w:tc>
        <w:tc>
          <w:tcPr>
            <w:tcW w:w="9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0781594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Author, Year</w:t>
            </w:r>
          </w:p>
        </w:tc>
        <w:tc>
          <w:tcPr>
            <w:tcW w:w="12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084A5E7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Confounding</w:t>
            </w:r>
          </w:p>
        </w:tc>
        <w:tc>
          <w:tcPr>
            <w:tcW w:w="9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</w:tcPr>
          <w:p w14:paraId="2817EAF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Participant Selection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89E658B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 xml:space="preserve">Intervention Classification </w:t>
            </w:r>
          </w:p>
        </w:tc>
        <w:tc>
          <w:tcPr>
            <w:tcW w:w="114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2FAA4E7A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Deviations from Intended Interventions</w:t>
            </w:r>
          </w:p>
        </w:tc>
        <w:tc>
          <w:tcPr>
            <w:tcW w:w="94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33917503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Missing Data</w:t>
            </w:r>
          </w:p>
        </w:tc>
        <w:tc>
          <w:tcPr>
            <w:tcW w:w="11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  <w:hideMark/>
          </w:tcPr>
          <w:p w14:paraId="6E42D3FF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Measurement of Outcomes</w:t>
            </w:r>
          </w:p>
        </w:tc>
        <w:tc>
          <w:tcPr>
            <w:tcW w:w="9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</w:tcPr>
          <w:p w14:paraId="14CBCAA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Selection of the Reported Results</w:t>
            </w:r>
          </w:p>
        </w:tc>
        <w:tc>
          <w:tcPr>
            <w:tcW w:w="7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E6E6E6"/>
          </w:tcPr>
          <w:p w14:paraId="692A73F5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b/>
                <w:color w:val="000000" w:themeColor="text1"/>
                <w:sz w:val="20"/>
                <w:szCs w:val="20"/>
                <w:lang w:val="en-US"/>
              </w:rPr>
              <w:t>Overall Bias</w:t>
            </w:r>
          </w:p>
        </w:tc>
      </w:tr>
      <w:tr w:rsidR="00831200" w:rsidRPr="00E361F6" w14:paraId="43E7C164" w14:textId="77777777" w:rsidTr="003D1B75">
        <w:trPr>
          <w:cantSplit/>
        </w:trPr>
        <w:tc>
          <w:tcPr>
            <w:tcW w:w="4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11A3BEC9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9]</w:t>
            </w:r>
          </w:p>
        </w:tc>
        <w:tc>
          <w:tcPr>
            <w:tcW w:w="9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51DADDF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Johnson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2018)</w:t>
            </w:r>
            <w:r w:rsidRPr="00E361F6">
              <w:rPr>
                <w:sz w:val="20"/>
                <w:szCs w:val="20"/>
              </w:rPr>
              <w:fldChar w:fldCharType="begin">
                <w:fldData xml:space="preserve">PEVuZE5vdGU+PENpdGU+PEF1dGhvcj5Kb2huc29uPC9BdXRob3I+PFllYXI+MjAxODwvWWVhcj48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</w:fldData>
              </w:fldChar>
            </w:r>
            <w:r w:rsidRPr="00E361F6">
              <w:rPr>
                <w:sz w:val="20"/>
                <w:szCs w:val="20"/>
              </w:rPr>
              <w:instrText xml:space="preserve"> ADDIN EN.CITE </w:instrText>
            </w:r>
            <w:r w:rsidRPr="00E361F6">
              <w:rPr>
                <w:sz w:val="20"/>
                <w:szCs w:val="20"/>
              </w:rPr>
              <w:fldChar w:fldCharType="begin">
                <w:fldData xml:space="preserve">PEVuZE5vdGU+PENpdGU+PEF1dGhvcj5Kb2huc29uPC9BdXRob3I+PFllYXI+MjAxODwvWWVhcj48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</w:fldData>
              </w:fldChar>
            </w:r>
            <w:r w:rsidRPr="00E361F6">
              <w:rPr>
                <w:sz w:val="20"/>
                <w:szCs w:val="20"/>
              </w:rPr>
              <w:instrText xml:space="preserve"> ADDIN EN.CITE.DATA </w:instrText>
            </w:r>
            <w:r w:rsidRPr="00E361F6">
              <w:rPr>
                <w:sz w:val="20"/>
                <w:szCs w:val="20"/>
              </w:rPr>
            </w:r>
            <w:r w:rsidRPr="00E361F6">
              <w:rPr>
                <w:sz w:val="20"/>
                <w:szCs w:val="20"/>
              </w:rPr>
              <w:fldChar w:fldCharType="end"/>
            </w:r>
            <w:r w:rsidRPr="00E361F6">
              <w:rPr>
                <w:sz w:val="20"/>
                <w:szCs w:val="20"/>
              </w:rPr>
            </w:r>
            <w:r w:rsidRPr="00E361F6">
              <w:rPr>
                <w:sz w:val="20"/>
                <w:szCs w:val="20"/>
              </w:rPr>
              <w:fldChar w:fldCharType="separate"/>
            </w:r>
            <w:r w:rsidRPr="00E361F6">
              <w:rPr>
                <w:noProof/>
                <w:sz w:val="20"/>
                <w:szCs w:val="20"/>
                <w:vertAlign w:val="superscript"/>
              </w:rPr>
              <w:t>(49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2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482285E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itical</w:t>
            </w:r>
          </w:p>
        </w:tc>
        <w:tc>
          <w:tcPr>
            <w:tcW w:w="9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0537D9C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Low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3E068CE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Low</w:t>
            </w:r>
          </w:p>
        </w:tc>
        <w:tc>
          <w:tcPr>
            <w:tcW w:w="114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C579152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Low</w:t>
            </w:r>
          </w:p>
        </w:tc>
        <w:tc>
          <w:tcPr>
            <w:tcW w:w="94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66EBAB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11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0FF27EC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  <w:lang w:val="en-US"/>
              </w:rPr>
              <w:t>Moderate</w:t>
            </w:r>
          </w:p>
        </w:tc>
        <w:tc>
          <w:tcPr>
            <w:tcW w:w="9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7AB7037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  <w:lang w:val="en-US"/>
              </w:rPr>
              <w:t>Low</w:t>
            </w:r>
          </w:p>
        </w:tc>
        <w:tc>
          <w:tcPr>
            <w:tcW w:w="7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6FC9B8A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Critical</w:t>
            </w:r>
          </w:p>
        </w:tc>
      </w:tr>
      <w:tr w:rsidR="00831200" w:rsidRPr="00E361F6" w14:paraId="5742C463" w14:textId="77777777" w:rsidTr="003D1B75">
        <w:trPr>
          <w:cantSplit/>
        </w:trPr>
        <w:tc>
          <w:tcPr>
            <w:tcW w:w="49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2CF3056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[45]</w:t>
            </w:r>
          </w:p>
        </w:tc>
        <w:tc>
          <w:tcPr>
            <w:tcW w:w="980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hideMark/>
          </w:tcPr>
          <w:p w14:paraId="02220AD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 xml:space="preserve">D'Asaro </w:t>
            </w:r>
            <w:r w:rsidRPr="00E361F6">
              <w:rPr>
                <w:i/>
                <w:sz w:val="20"/>
                <w:szCs w:val="20"/>
              </w:rPr>
              <w:t>et al</w:t>
            </w:r>
            <w:r w:rsidRPr="00E361F6">
              <w:rPr>
                <w:sz w:val="20"/>
                <w:szCs w:val="20"/>
              </w:rPr>
              <w:t>., (1975)</w:t>
            </w:r>
            <w:r w:rsidRPr="00E361F6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D’Asaro&lt;/Author&gt;&lt;Year&gt;1975&lt;/Year&gt;&lt;IDText&gt;Diet vitamin program for jail inmates&lt;/IDText&gt;&lt;DisplayText&gt;&lt;style face="superscript"&gt;(45)&lt;/style&gt;&lt;/DisplayText&gt;&lt;record&gt;&lt;titles&gt;&lt;title&gt;Diet vitamin program for jail inmates&lt;/title&gt;&lt;secondary-title&gt;Journal of Orthomolecular Psychiatry&lt;/secondary-title&gt;&lt;/titles&gt;&lt;pages&gt;212–222&lt;/pages&gt;&lt;number&gt;3&lt;/number&gt;&lt;contributors&gt;&lt;authors&gt;&lt;author&gt;D’Asaro, B&lt;/author&gt;&lt;author&gt;Groesbeck, C&lt;/author&gt;&lt;author&gt;Nigro, C&lt;/author&gt;&lt;/authors&gt;&lt;/contributors&gt;&lt;added-date format="utc"&gt;1670868683&lt;/added-date&gt;&lt;ref-type name="Journal Article"&gt;17&lt;/ref-type&gt;&lt;dates&gt;&lt;year&gt;1975&lt;/year&gt;&lt;/dates&gt;&lt;rec-number&gt;2253&lt;/rec-number&gt;&lt;last-updated-date format="utc"&gt;1670868737&lt;/last-updated-date&gt;&lt;volume&gt;4&lt;/volume&gt;&lt;/record&gt;&lt;/Cite&gt;&lt;/EndNote&gt;</w:instrText>
            </w:r>
            <w:r w:rsidRPr="00E361F6">
              <w:rPr>
                <w:sz w:val="20"/>
                <w:szCs w:val="20"/>
              </w:rPr>
              <w:fldChar w:fldCharType="separate"/>
            </w:r>
            <w:r w:rsidRPr="002C71E7">
              <w:rPr>
                <w:noProof/>
                <w:sz w:val="20"/>
                <w:szCs w:val="20"/>
                <w:vertAlign w:val="superscript"/>
              </w:rPr>
              <w:t>(45)</w:t>
            </w:r>
            <w:r w:rsidRPr="00E361F6">
              <w:rPr>
                <w:sz w:val="20"/>
                <w:szCs w:val="20"/>
              </w:rPr>
              <w:fldChar w:fldCharType="end"/>
            </w:r>
          </w:p>
        </w:tc>
        <w:tc>
          <w:tcPr>
            <w:tcW w:w="120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F07BC1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itical</w:t>
            </w:r>
          </w:p>
        </w:tc>
        <w:tc>
          <w:tcPr>
            <w:tcW w:w="9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6C6B4B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Critical</w:t>
            </w:r>
          </w:p>
        </w:tc>
        <w:tc>
          <w:tcPr>
            <w:tcW w:w="120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00FA778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Low</w:t>
            </w:r>
          </w:p>
        </w:tc>
        <w:tc>
          <w:tcPr>
            <w:tcW w:w="114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398A260" w14:textId="77777777" w:rsidR="00831200" w:rsidRPr="00E361F6" w:rsidRDefault="00831200" w:rsidP="003D1B75">
            <w:pPr>
              <w:pStyle w:val="Tabelltekst"/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</w:pPr>
            <w:r w:rsidRPr="00E361F6">
              <w:rPr>
                <w:rFonts w:ascii="Times New Roman" w:hAnsi="Times New Roman"/>
                <w:color w:val="000000" w:themeColor="text1"/>
                <w:sz w:val="20"/>
                <w:szCs w:val="20"/>
                <w:lang w:val="en-US"/>
              </w:rPr>
              <w:t>Low</w:t>
            </w:r>
          </w:p>
        </w:tc>
        <w:tc>
          <w:tcPr>
            <w:tcW w:w="94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19A196A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Critical</w:t>
            </w:r>
          </w:p>
        </w:tc>
        <w:tc>
          <w:tcPr>
            <w:tcW w:w="117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FCDB77F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Serious</w:t>
            </w:r>
          </w:p>
        </w:tc>
        <w:tc>
          <w:tcPr>
            <w:tcW w:w="915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20561A0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Low</w:t>
            </w:r>
          </w:p>
        </w:tc>
        <w:tc>
          <w:tcPr>
            <w:tcW w:w="71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237EEC7A" w14:textId="77777777" w:rsidR="00831200" w:rsidRPr="00E361F6" w:rsidRDefault="00831200" w:rsidP="003D1B75">
            <w:pPr>
              <w:rPr>
                <w:sz w:val="20"/>
                <w:szCs w:val="20"/>
              </w:rPr>
            </w:pPr>
            <w:r w:rsidRPr="00E361F6">
              <w:rPr>
                <w:sz w:val="20"/>
                <w:szCs w:val="20"/>
              </w:rPr>
              <w:t>Critical</w:t>
            </w:r>
          </w:p>
        </w:tc>
      </w:tr>
    </w:tbl>
    <w:p w14:paraId="1D354180" w14:textId="77777777" w:rsidR="006551FA" w:rsidRDefault="006551FA"/>
    <w:sectPr w:rsidR="006551FA" w:rsidSect="0083120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200"/>
    <w:rsid w:val="0004012C"/>
    <w:rsid w:val="00085D19"/>
    <w:rsid w:val="000B74D4"/>
    <w:rsid w:val="000E6DAF"/>
    <w:rsid w:val="00111915"/>
    <w:rsid w:val="00141148"/>
    <w:rsid w:val="00166293"/>
    <w:rsid w:val="001779AF"/>
    <w:rsid w:val="00182E70"/>
    <w:rsid w:val="001A28DC"/>
    <w:rsid w:val="001A4297"/>
    <w:rsid w:val="001F4925"/>
    <w:rsid w:val="002149DB"/>
    <w:rsid w:val="00240D44"/>
    <w:rsid w:val="002462C8"/>
    <w:rsid w:val="00284336"/>
    <w:rsid w:val="002B5CF8"/>
    <w:rsid w:val="002F243E"/>
    <w:rsid w:val="003438CB"/>
    <w:rsid w:val="00364A03"/>
    <w:rsid w:val="00390A2A"/>
    <w:rsid w:val="00391344"/>
    <w:rsid w:val="00395257"/>
    <w:rsid w:val="003A4CC4"/>
    <w:rsid w:val="003C0673"/>
    <w:rsid w:val="003E4260"/>
    <w:rsid w:val="004079B2"/>
    <w:rsid w:val="00411612"/>
    <w:rsid w:val="004158FB"/>
    <w:rsid w:val="0044121A"/>
    <w:rsid w:val="0045255E"/>
    <w:rsid w:val="0046670B"/>
    <w:rsid w:val="00474FC0"/>
    <w:rsid w:val="00483B5E"/>
    <w:rsid w:val="0048409A"/>
    <w:rsid w:val="004B02B6"/>
    <w:rsid w:val="004B4A5E"/>
    <w:rsid w:val="004B574F"/>
    <w:rsid w:val="004C6B14"/>
    <w:rsid w:val="004D0D1D"/>
    <w:rsid w:val="004D0EF9"/>
    <w:rsid w:val="004E551D"/>
    <w:rsid w:val="004E7846"/>
    <w:rsid w:val="00510110"/>
    <w:rsid w:val="00513520"/>
    <w:rsid w:val="00533E73"/>
    <w:rsid w:val="0056114A"/>
    <w:rsid w:val="005648F8"/>
    <w:rsid w:val="005963B0"/>
    <w:rsid w:val="005C6FF7"/>
    <w:rsid w:val="005E1D1E"/>
    <w:rsid w:val="0061066E"/>
    <w:rsid w:val="00613476"/>
    <w:rsid w:val="00614437"/>
    <w:rsid w:val="0062733E"/>
    <w:rsid w:val="0063093F"/>
    <w:rsid w:val="00632A56"/>
    <w:rsid w:val="00635B7F"/>
    <w:rsid w:val="00637C82"/>
    <w:rsid w:val="00651607"/>
    <w:rsid w:val="006551FA"/>
    <w:rsid w:val="006700B5"/>
    <w:rsid w:val="00676745"/>
    <w:rsid w:val="006879B3"/>
    <w:rsid w:val="00693EF4"/>
    <w:rsid w:val="00697772"/>
    <w:rsid w:val="006B2E17"/>
    <w:rsid w:val="006C0648"/>
    <w:rsid w:val="006E71BC"/>
    <w:rsid w:val="00717DE4"/>
    <w:rsid w:val="0074488F"/>
    <w:rsid w:val="00753F06"/>
    <w:rsid w:val="00757358"/>
    <w:rsid w:val="00760511"/>
    <w:rsid w:val="00776A17"/>
    <w:rsid w:val="00784B42"/>
    <w:rsid w:val="0079611A"/>
    <w:rsid w:val="00831200"/>
    <w:rsid w:val="008400E4"/>
    <w:rsid w:val="008449B5"/>
    <w:rsid w:val="00863198"/>
    <w:rsid w:val="00875E17"/>
    <w:rsid w:val="008B14BA"/>
    <w:rsid w:val="008C6216"/>
    <w:rsid w:val="008C6AB4"/>
    <w:rsid w:val="008D3D25"/>
    <w:rsid w:val="008E569B"/>
    <w:rsid w:val="008F4E57"/>
    <w:rsid w:val="0090628D"/>
    <w:rsid w:val="00915035"/>
    <w:rsid w:val="00933A56"/>
    <w:rsid w:val="009668CD"/>
    <w:rsid w:val="00966D7A"/>
    <w:rsid w:val="009857EB"/>
    <w:rsid w:val="009D0AB5"/>
    <w:rsid w:val="009E5112"/>
    <w:rsid w:val="009E713F"/>
    <w:rsid w:val="009F4CC9"/>
    <w:rsid w:val="00A02BA3"/>
    <w:rsid w:val="00A25FA1"/>
    <w:rsid w:val="00A32EB3"/>
    <w:rsid w:val="00A468CB"/>
    <w:rsid w:val="00A7044E"/>
    <w:rsid w:val="00A76CB1"/>
    <w:rsid w:val="00A774DC"/>
    <w:rsid w:val="00A87AE8"/>
    <w:rsid w:val="00A9060F"/>
    <w:rsid w:val="00AA637A"/>
    <w:rsid w:val="00AC2D63"/>
    <w:rsid w:val="00AD34F5"/>
    <w:rsid w:val="00AD5488"/>
    <w:rsid w:val="00AF596C"/>
    <w:rsid w:val="00B00741"/>
    <w:rsid w:val="00B053D7"/>
    <w:rsid w:val="00B336C2"/>
    <w:rsid w:val="00B3459D"/>
    <w:rsid w:val="00B37AA5"/>
    <w:rsid w:val="00B409DA"/>
    <w:rsid w:val="00B44FC4"/>
    <w:rsid w:val="00B465A9"/>
    <w:rsid w:val="00B54697"/>
    <w:rsid w:val="00B642BC"/>
    <w:rsid w:val="00B65B0C"/>
    <w:rsid w:val="00B70EA9"/>
    <w:rsid w:val="00B953E8"/>
    <w:rsid w:val="00B95B3F"/>
    <w:rsid w:val="00B973F7"/>
    <w:rsid w:val="00BA66E6"/>
    <w:rsid w:val="00BD3051"/>
    <w:rsid w:val="00BD48A5"/>
    <w:rsid w:val="00BD5262"/>
    <w:rsid w:val="00BE0860"/>
    <w:rsid w:val="00BF3FCE"/>
    <w:rsid w:val="00BF637F"/>
    <w:rsid w:val="00C01C9D"/>
    <w:rsid w:val="00C311D9"/>
    <w:rsid w:val="00C35AAB"/>
    <w:rsid w:val="00C444B0"/>
    <w:rsid w:val="00C44EA3"/>
    <w:rsid w:val="00C4707F"/>
    <w:rsid w:val="00C65675"/>
    <w:rsid w:val="00C72A1A"/>
    <w:rsid w:val="00C823A7"/>
    <w:rsid w:val="00CA27EB"/>
    <w:rsid w:val="00CF1414"/>
    <w:rsid w:val="00D022C0"/>
    <w:rsid w:val="00D063BE"/>
    <w:rsid w:val="00D16A66"/>
    <w:rsid w:val="00D4235C"/>
    <w:rsid w:val="00D73A97"/>
    <w:rsid w:val="00DA179D"/>
    <w:rsid w:val="00DA584B"/>
    <w:rsid w:val="00DC10B5"/>
    <w:rsid w:val="00DE6606"/>
    <w:rsid w:val="00E01A8B"/>
    <w:rsid w:val="00E253B3"/>
    <w:rsid w:val="00E35FE7"/>
    <w:rsid w:val="00E51A7F"/>
    <w:rsid w:val="00E54A8E"/>
    <w:rsid w:val="00E630F8"/>
    <w:rsid w:val="00E72BF4"/>
    <w:rsid w:val="00E7362E"/>
    <w:rsid w:val="00EE6CCD"/>
    <w:rsid w:val="00F24F04"/>
    <w:rsid w:val="00F27181"/>
    <w:rsid w:val="00F273B2"/>
    <w:rsid w:val="00F310FE"/>
    <w:rsid w:val="00F32096"/>
    <w:rsid w:val="00F36846"/>
    <w:rsid w:val="00F51175"/>
    <w:rsid w:val="00F64A65"/>
    <w:rsid w:val="00FA15B2"/>
    <w:rsid w:val="00FB04B2"/>
    <w:rsid w:val="00FF72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5F5869E"/>
  <w15:chartTrackingRefBased/>
  <w15:docId w15:val="{DFC68A77-17BF-B04D-8607-70E8C40BDA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1200"/>
    <w:rPr>
      <w:rFonts w:ascii="Times New Roman" w:hAnsi="Times New Roman" w:cs="Times New Roman"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1200"/>
    <w:rPr>
      <w:rFonts w:eastAsiaTheme="minorEastAsia"/>
      <w:color w:val="000000" w:themeColor="text1"/>
      <w:sz w:val="22"/>
      <w:szCs w:val="22"/>
      <w:lang w:eastAsia="ja-JP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elltekst">
    <w:name w:val="Tabelltekst"/>
    <w:rsid w:val="00831200"/>
    <w:pPr>
      <w:tabs>
        <w:tab w:val="left" w:pos="510"/>
      </w:tabs>
    </w:pPr>
    <w:rPr>
      <w:rFonts w:ascii="Arial Narrow" w:eastAsia="Times New Roman" w:hAnsi="Arial Narrow" w:cs="Times New Roman"/>
      <w:sz w:val="22"/>
      <w:lang w:eastAsia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947</Words>
  <Characters>22500</Characters>
  <Application>Microsoft Office Word</Application>
  <DocSecurity>0</DocSecurity>
  <Lines>187</Lines>
  <Paragraphs>52</Paragraphs>
  <ScaleCrop>false</ScaleCrop>
  <Company/>
  <LinksUpToDate>false</LinksUpToDate>
  <CharactersWithSpaces>26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Poulter</dc:creator>
  <cp:keywords/>
  <dc:description/>
  <cp:lastModifiedBy>Matthew Poulter</cp:lastModifiedBy>
  <cp:revision>1</cp:revision>
  <dcterms:created xsi:type="dcterms:W3CDTF">2024-02-29T12:24:00Z</dcterms:created>
  <dcterms:modified xsi:type="dcterms:W3CDTF">2024-02-29T12:25:00Z</dcterms:modified>
</cp:coreProperties>
</file>